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0CD0" w:rsidRDefault="00432E34" w:rsidP="00B178B0">
      <w:pPr>
        <w:jc w:val="both"/>
      </w:pPr>
      <w:r>
        <w:t xml:space="preserve"> </w:t>
      </w:r>
      <w:r w:rsidR="00FC5113">
        <w:t>Paper 2</w:t>
      </w:r>
    </w:p>
    <w:p w:rsidR="00FC5113" w:rsidRDefault="00FC5113" w:rsidP="00B178B0">
      <w:pPr>
        <w:jc w:val="both"/>
      </w:pPr>
      <w:r>
        <w:t>Dan Birman</w:t>
      </w:r>
    </w:p>
    <w:p w:rsidR="00FC5113" w:rsidRDefault="00FC5113" w:rsidP="00B178B0">
      <w:pPr>
        <w:jc w:val="both"/>
      </w:pPr>
    </w:p>
    <w:p w:rsidR="00FC5113" w:rsidRDefault="00FC5113" w:rsidP="00B178B0">
      <w:pPr>
        <w:jc w:val="both"/>
      </w:pPr>
      <w:r>
        <w:rPr>
          <w:b/>
        </w:rPr>
        <w:t xml:space="preserve">Moving Beyond </w:t>
      </w:r>
      <w:r w:rsidR="0048739D">
        <w:rPr>
          <w:b/>
        </w:rPr>
        <w:t>Saliency Maps to</w:t>
      </w:r>
      <w:r>
        <w:rPr>
          <w:b/>
        </w:rPr>
        <w:t xml:space="preserve"> </w:t>
      </w:r>
      <w:r w:rsidR="0048739D">
        <w:rPr>
          <w:b/>
        </w:rPr>
        <w:t>Modeling</w:t>
      </w:r>
      <w:r>
        <w:rPr>
          <w:b/>
        </w:rPr>
        <w:t xml:space="preserve"> the Full Role of</w:t>
      </w:r>
      <w:r w:rsidR="0048739D">
        <w:rPr>
          <w:b/>
        </w:rPr>
        <w:t xml:space="preserve"> </w:t>
      </w:r>
      <w:r w:rsidR="00935742">
        <w:rPr>
          <w:b/>
        </w:rPr>
        <w:t xml:space="preserve">Visual </w:t>
      </w:r>
      <w:r w:rsidR="0048739D">
        <w:rPr>
          <w:b/>
        </w:rPr>
        <w:t>Attention</w:t>
      </w:r>
    </w:p>
    <w:p w:rsidR="00FC5113" w:rsidRDefault="00FC5113" w:rsidP="00B178B0">
      <w:pPr>
        <w:jc w:val="both"/>
      </w:pPr>
    </w:p>
    <w:p w:rsidR="0048739D" w:rsidRDefault="0048739D" w:rsidP="00B178B0">
      <w:pPr>
        <w:jc w:val="both"/>
      </w:pPr>
      <w:r>
        <w:tab/>
        <w:t xml:space="preserve">As we move through the world we attend from moment-to-moment to </w:t>
      </w:r>
      <w:r w:rsidR="00B12EDF">
        <w:t>visual information both by moving our eyes and ‘covertly’, without saccades</w:t>
      </w:r>
      <w:r>
        <w:t xml:space="preserve">. </w:t>
      </w:r>
      <w:r w:rsidR="00935742">
        <w:t xml:space="preserve">Cognitive </w:t>
      </w:r>
      <w:r w:rsidR="00B12EDF">
        <w:t>neuro</w:t>
      </w:r>
      <w:r w:rsidR="00935742">
        <w:t xml:space="preserve">science </w:t>
      </w:r>
      <w:r w:rsidR="00B12EDF">
        <w:t>suggests that</w:t>
      </w:r>
      <w:r w:rsidR="00935742">
        <w:t xml:space="preserve"> visual attention, at the neural level, is a </w:t>
      </w:r>
      <w:r w:rsidR="00F91B05">
        <w:t>modification of the inputs and outputs of specific neural populations</w:t>
      </w:r>
      <w:r w:rsidR="00935742">
        <w:t xml:space="preserve"> </w:t>
      </w:r>
      <w:r w:rsidR="00935742">
        <w:fldChar w:fldCharType="begin"/>
      </w:r>
      <w:r w:rsidR="00935742">
        <w:instrText xml:space="preserve"> ADDIN ZOTERO_ITEM CSL_CITATION {"citationID":"1919tjuu23","properties":{"formattedCitation":"(Pessoa, Kastner, &amp; Ungerleider, 2003)","plainCitation":"(Pessoa, Kastner, &amp; Ungerleider, 2003)"},"citationItems":[{"id":64,"uris":["http://zotero.org/users/2176449/items/D8GSGUCV"],"uri":["http://zotero.org/users/2176449/items/D8GSGUCV"],"itemData":{"id":64,"type":"article-journal","title":"Neuroimaging studies of attention: from modulation of sensory processing to top-down control","container-title":"The Journal of Neuroscience","page":"3990–3998","volume":"23","issue":"10","source":"Google Scholar","shortTitle":"Neuroimaging studies of attention","author":[{"family":"Pessoa","given":"Luiz"},{"family":"Kastner","given":"Sabine"},{"family":"Ungerleider","given":"Leslie G."}],"issued":{"date-parts":[["2003"]]},"accessed":{"date-parts":[["2015",1,28]],"season":"02:00:41"}}}],"schema":"https://github.com/citation-style-language/schema/raw/master/csl-citation.json"} </w:instrText>
      </w:r>
      <w:r w:rsidR="00935742">
        <w:fldChar w:fldCharType="separate"/>
      </w:r>
      <w:r w:rsidR="00935742" w:rsidRPr="00935742">
        <w:rPr>
          <w:rFonts w:ascii="Calibri" w:hAnsi="Calibri"/>
        </w:rPr>
        <w:t>(Pessoa, Kastner, &amp; Ungerleider, 2003)</w:t>
      </w:r>
      <w:r w:rsidR="00935742">
        <w:fldChar w:fldCharType="end"/>
      </w:r>
      <w:r w:rsidR="00935742">
        <w:t xml:space="preserve">. At </w:t>
      </w:r>
      <w:r w:rsidR="00283CD7">
        <w:t>a higher level of</w:t>
      </w:r>
      <w:r w:rsidR="00935742">
        <w:t xml:space="preserve"> abstraction attention can be understood of as a shift in the representation of different stimulus features. For example, the representation of contrast in visual cortex is a monotonic function of physical stimulus contrast. The</w:t>
      </w:r>
      <w:r w:rsidR="00283CD7">
        <w:t xml:space="preserve"> effect of attention is to alter the properties of that function: for example, the readout mechanism </w:t>
      </w:r>
      <w:r w:rsidR="00935742">
        <w:t xml:space="preserve">can be altered by spatial attention </w:t>
      </w:r>
      <w:r w:rsidR="00935742">
        <w:fldChar w:fldCharType="begin"/>
      </w:r>
      <w:r w:rsidR="00935742">
        <w:instrText xml:space="preserve"> ADDIN ZOTERO_ITEM CSL_CITATION {"citationID":"1d8a7vamkb","properties":{"formattedCitation":"(Hara &amp; Gardner, 2014; Pestilli, Carrasco, Heeger, &amp; Gardner, 2011)","plainCitation":"(Hara &amp; Gardner, 2014; Pestilli, Carrasco, Heeger, &amp; Gardner, 2011)"},"citationItems":[{"id":1388,"uris":["http://zotero.org/users/2176449/items/G2FPUVMX"],"uri":["http://zotero.org/users/2176449/items/G2FPUVMX"],"itemData":{"id":1388,"type":"article-journal","title":"Encoding of graded changes in spatial specificity of prior cues in human visual cortex.","container-title":"Journal of neurophysiology","abstract":"Prior information about the relevance of spatial locations can vary in specificity; a single location, a subset of locations or all locations may be of potential importance. Using a contrast-discrimination task with 4 possible targets, we asked whether performance benefits are graded with the spatial specificity of a prior cue and whether we could quantitatively account for behavioral performance with cortical activity changes measured by blood oxygenation level dependent (BOLD) imaging. Thus we changed the prior probability that each location contained the target from 100 to 50 to 25% by cueing in advance 1, 2 or 4 of the possible locations. We found that behavioral performance (discrimination thresholds) improved in a graded fashion with spatial specificity. However, concurrently measured cortical responses from retinotopically-defined visual areas were not strictly graded; response magnitude decreased when all four locations were cued (25% prior probability) relative to the 100 and 50% prior probability conditions, but no significant difference in response magnitude was found between the 100 and 50% prior probability conditions for either cued or uncued locations. Also, while cueing locations increased responses relative to non-cueing, this cue-sensitivity was not graded with prior probability. Further, contrast-sensitivity of cortical responses, which could improve contrast discrimination performance, was not graded. Instead, an efficient-selection model showed that even if sensory responses do not strictly scale with prior probability, selection of sensory responses by weighting larger responses more can result in graded behavioral performance benefits with increasing spatial specificity of prior information.","URL":"http://www.ncbi.nlm.nih.gov/pubmed/25185808","DOI":"10.1152/jn.00729.2013","author":[{"family":"Hara","given":"Yuko"},{"family":"Gardner","given":"Justin L"}],"issued":{"date-parts":[["2014",9]]}}},{"id":1390,"uris":["http://zotero.org/users/2176449/items/BJIUWIKG"],"uri":["http://zotero.org/users/2176449/items/BJIUWIKG"],"itemData":{"id":1390,"type":"article-journal","title":"Attentional enhancement via selection and pooling of early sensory responses in human visual cortex.","container-title":"Neuron","page":"832-46","volume":"72","issue":"5","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DOI":"10.1016/j.neuron.2011.09.025","author":[{"family":"Pestilli","given":"Franco"},{"family":"Carrasco","given":"Marisa"},{"family":"Heeger","given":"David J"},{"family":"Gardner","given":"Justin L"}],"issued":{"date-parts":[["2011",12]]}}}],"schema":"https://github.com/citation-style-language/schema/raw/master/csl-citation.json"} </w:instrText>
      </w:r>
      <w:r w:rsidR="00935742">
        <w:fldChar w:fldCharType="separate"/>
      </w:r>
      <w:r w:rsidR="00935742" w:rsidRPr="00935742">
        <w:rPr>
          <w:rFonts w:ascii="Calibri" w:hAnsi="Calibri"/>
        </w:rPr>
        <w:t>(Hara &amp; Gardner, 2014; Pestilli, Carrasco, Heeger, &amp; Gardner, 2011)</w:t>
      </w:r>
      <w:r w:rsidR="00935742">
        <w:fldChar w:fldCharType="end"/>
      </w:r>
      <w:r w:rsidR="00935742">
        <w:t xml:space="preserve">. </w:t>
      </w:r>
      <w:r w:rsidR="003553FF">
        <w:t xml:space="preserve">At the most abstract level, Maar’s computational level </w:t>
      </w:r>
      <w:r w:rsidR="003553FF">
        <w:fldChar w:fldCharType="begin"/>
      </w:r>
      <w:r w:rsidR="00050B5F">
        <w:instrText xml:space="preserve"> ADDIN ZOTERO_ITEM CSL_CITATION {"citationID":"2p11hoac8r","properties":{"formattedCitation":"(Maar, David, 1982)","plainCitation":"(Maar, David, 1982)"},"citationItems":[{"id":178,"uris":["http://zotero.org/users/2176449/items/3JJRMTRW"],"uri":["http://zotero.org/users/2176449/items/3JJRMTRW"],"itemData":{"id":178,"type":"chapter","title":"Chapter 1: The Philosophy &amp; Approach","container-title":"Vision","publisher":"MIT Press","publisher-place":"Cambridge, MA","page":"19-29","event-place":"Cambridge, MA","author":[{"family":"Maar, David","given":""}],"issued":{"date-parts":[["1982"]]}}}],"schema":"https://github.com/citation-style-language/schema/raw/master/csl-citation.json"} </w:instrText>
      </w:r>
      <w:r w:rsidR="003553FF">
        <w:fldChar w:fldCharType="separate"/>
      </w:r>
      <w:r w:rsidR="00050B5F" w:rsidRPr="00050B5F">
        <w:rPr>
          <w:rFonts w:ascii="Calibri" w:hAnsi="Calibri"/>
        </w:rPr>
        <w:t>(Maar, David, 1982)</w:t>
      </w:r>
      <w:r w:rsidR="003553FF">
        <w:fldChar w:fldCharType="end"/>
      </w:r>
      <w:r w:rsidR="003553FF">
        <w:t>,</w:t>
      </w:r>
      <w:r w:rsidR="00B12EDF">
        <w:t xml:space="preserve"> </w:t>
      </w:r>
      <w:r w:rsidR="003553FF">
        <w:t xml:space="preserve">attention is a way to increase the signal to noise ratio of a noisy input. </w:t>
      </w:r>
      <w:r w:rsidR="00F91B05">
        <w:t>It’s clear that the visual system has a mechanism for attention, but how do we optimize the deployment of attention? A</w:t>
      </w:r>
      <w:r w:rsidR="003553FF">
        <w:t>t</w:t>
      </w:r>
      <w:r w:rsidR="00F91B05">
        <w:t xml:space="preserve"> the core this is</w:t>
      </w:r>
      <w:r w:rsidR="003553FF">
        <w:t xml:space="preserve"> a probabilistic computation: </w:t>
      </w:r>
      <w:r w:rsidR="00CF2558">
        <w:t>we must continuously decide</w:t>
      </w:r>
      <w:r w:rsidR="003553FF">
        <w:t xml:space="preserve"> where t</w:t>
      </w:r>
      <w:r w:rsidR="00B166EF">
        <w:t xml:space="preserve">o deploy attentional resources, </w:t>
      </w:r>
      <w:r w:rsidR="003553FF">
        <w:t>at the cost o</w:t>
      </w:r>
      <w:r w:rsidR="00B166EF">
        <w:t xml:space="preserve">f other locations and features, </w:t>
      </w:r>
      <w:r w:rsidR="00CF2558">
        <w:t>based on our</w:t>
      </w:r>
      <w:r w:rsidR="003553FF">
        <w:t xml:space="preserve"> expectation</w:t>
      </w:r>
      <w:r w:rsidR="00CF2558">
        <w:t>s</w:t>
      </w:r>
      <w:r w:rsidR="003553FF">
        <w:t xml:space="preserve"> about the state of the world. </w:t>
      </w:r>
      <w:r w:rsidR="00B166EF">
        <w:t>I</w:t>
      </w:r>
      <w:r w:rsidR="00CF2558">
        <w:t>ncreases in computing strength</w:t>
      </w:r>
      <w:r w:rsidR="00B166EF">
        <w:t xml:space="preserve"> have allowed</w:t>
      </w:r>
      <w:r w:rsidR="00CF2558">
        <w:t xml:space="preserve"> researchers </w:t>
      </w:r>
      <w:r w:rsidR="00B166EF">
        <w:t>to begin probing</w:t>
      </w:r>
      <w:r w:rsidR="00CF2558">
        <w:t xml:space="preserve"> potential models of bottom-up and top-down attention </w:t>
      </w:r>
      <w:r w:rsidR="002E4031">
        <w:fldChar w:fldCharType="begin"/>
      </w:r>
      <w:r w:rsidR="002E4031">
        <w:instrText xml:space="preserve"> ADDIN ZOTERO_ITEM CSL_CITATION {"citationID":"1un5h6j1gl","properties":{"formattedCitation":"(Borji &amp; Itti, 2013)","plainCitation":"(Borji &amp; Itti, 2013)"},"citationItems":[{"id":176,"uris":["http://zotero.org/users/2176449/items/RRICHDN5"],"uri":["http://zotero.org/users/2176449/items/RRICHDN5"],"itemData":{"id":176,"type":"article-journal","title":"State-of-the-Art in Visual Attention Modeling","container-title":"IEEE Transactions on Pattern Analysis and Machine Intelligence","page":"185-207","volume":"35","issue":"1","source":"CrossRef","DOI":"10.1109/TPAMI.2012.89","ISSN":"0162-8828, 2160-9292","author":[{"family":"Borji","given":"Ali"},{"family":"Itti","given":"Laurent"}],"issued":{"date-parts":[["2013",1]]},"accessed":{"date-parts":[["2015",5,21]]}}}],"schema":"https://github.com/citation-style-language/schema/raw/master/csl-citation.json"} </w:instrText>
      </w:r>
      <w:r w:rsidR="002E4031">
        <w:fldChar w:fldCharType="separate"/>
      </w:r>
      <w:r w:rsidR="002E4031" w:rsidRPr="002E4031">
        <w:rPr>
          <w:rFonts w:ascii="Calibri" w:hAnsi="Calibri"/>
        </w:rPr>
        <w:t>(Borji &amp; Itti, 2013)</w:t>
      </w:r>
      <w:r w:rsidR="002E4031">
        <w:fldChar w:fldCharType="end"/>
      </w:r>
      <w:r w:rsidR="002E4031">
        <w:t xml:space="preserve">. In a recent paper </w:t>
      </w:r>
      <w:proofErr w:type="spellStart"/>
      <w:r w:rsidR="002E4031">
        <w:t>Borji</w:t>
      </w:r>
      <w:proofErr w:type="spellEnd"/>
      <w:r w:rsidR="002E4031">
        <w:t xml:space="preserve">, </w:t>
      </w:r>
      <w:proofErr w:type="spellStart"/>
      <w:r w:rsidR="002E4031">
        <w:t>Sihite</w:t>
      </w:r>
      <w:proofErr w:type="spellEnd"/>
      <w:r w:rsidR="002E4031">
        <w:t xml:space="preserve">, and </w:t>
      </w:r>
      <w:proofErr w:type="spellStart"/>
      <w:r w:rsidR="002E4031">
        <w:t>Itti</w:t>
      </w:r>
      <w:proofErr w:type="spellEnd"/>
      <w:r w:rsidR="002E4031">
        <w:t xml:space="preserve"> designed a probabilistic model of </w:t>
      </w:r>
      <w:r w:rsidR="00CF2558">
        <w:t>top-down attention, designed to predict eye fixations</w:t>
      </w:r>
      <w:r w:rsidR="00CB19C5">
        <w:t xml:space="preserve"> </w:t>
      </w:r>
      <w:r w:rsidR="00CB19C5">
        <w:fldChar w:fldCharType="begin"/>
      </w:r>
      <w:r w:rsidR="00CB19C5">
        <w:instrText xml:space="preserve"> ADDIN ZOTERO_ITEM CSL_CITATION {"citationID":"1r0r29qkm9","properties":{"formattedCitation":"(Borji, Sihite, &amp; Itti, 2012)","plainCitation":"(Borji, Sihite, &amp; Itti, 2012)"},"citationItems":[{"id":177,"uris":["http://zotero.org/users/2176449/items/TTIIJXQ2"],"uri":["http://zotero.org/users/2176449/items/TTIIJXQ2"],"itemData":{"id":177,"type":"paper-conference","title":"Probabilistic learning of task-specific visual attention","container-title":"Computer Vision and Pattern Recognition (CVPR), 2012 IEEE Conference on","publisher":"IEEE","page":"470–477","source":"Google Scholar","URL":"http://ieeexplore.ieee.org/xpls/abs_all.jsp?arnumber=6247710","author":[{"family":"Borji","given":"Ali"},{"family":"Sihite","given":"Dicky N."},{"family":"Itti","given":"Laurent"}],"issued":{"date-parts":[["2012"]]},"accessed":{"date-parts":[["2015",5,21]]}}}],"schema":"https://github.com/citation-style-language/schema/raw/master/csl-citation.json"} </w:instrText>
      </w:r>
      <w:r w:rsidR="00CB19C5">
        <w:fldChar w:fldCharType="separate"/>
      </w:r>
      <w:r w:rsidR="00CB19C5" w:rsidRPr="00CB19C5">
        <w:rPr>
          <w:rFonts w:ascii="Calibri" w:hAnsi="Calibri"/>
        </w:rPr>
        <w:t>(Borji, Sihite, &amp; Itti, 2012)</w:t>
      </w:r>
      <w:r w:rsidR="00CB19C5">
        <w:fldChar w:fldCharType="end"/>
      </w:r>
      <w:r w:rsidR="002E4031">
        <w:t>. At its core their method identifies what region of the visual scene will be mos</w:t>
      </w:r>
      <w:r w:rsidR="00CF2558">
        <w:t>t informative</w:t>
      </w:r>
      <w:r w:rsidR="00B166EF">
        <w:t xml:space="preserve"> to attend to</w:t>
      </w:r>
      <w:r w:rsidR="00CF2558">
        <w:t xml:space="preserve">. </w:t>
      </w:r>
      <w:r w:rsidR="00B166EF">
        <w:t>But a major</w:t>
      </w:r>
      <w:r w:rsidR="00CF2558">
        <w:t xml:space="preserve"> shortcoming of t</w:t>
      </w:r>
      <w:r w:rsidR="002E4031">
        <w:t xml:space="preserve">heir method </w:t>
      </w:r>
      <w:r w:rsidR="00CF2558">
        <w:t>is that it</w:t>
      </w:r>
      <w:r w:rsidR="002E4031">
        <w:t xml:space="preserve"> </w:t>
      </w:r>
      <w:r w:rsidR="00B166EF">
        <w:t xml:space="preserve">doesn’t take into account the costs of making eye movements—instead they make the simplifying assumption that all attention is fixation. But saccades and fixations are not necessarily the optimal action when there is ambiguity about scene salience. </w:t>
      </w:r>
      <w:r w:rsidR="00B12EDF">
        <w:t>A complete u</w:t>
      </w:r>
      <w:r w:rsidR="002E4031">
        <w:t xml:space="preserve">nderstanding </w:t>
      </w:r>
      <w:r w:rsidR="00B12EDF">
        <w:t xml:space="preserve">of </w:t>
      </w:r>
      <w:r w:rsidR="002E4031">
        <w:t xml:space="preserve">attention will likely require </w:t>
      </w:r>
      <w:r w:rsidR="00B12EDF">
        <w:t>a model that takes into account the costs and limits of deploying attention as well as the stimulus salience and current goals.</w:t>
      </w:r>
    </w:p>
    <w:p w:rsidR="00246EF1" w:rsidRDefault="00CB19C5" w:rsidP="00B178B0">
      <w:pPr>
        <w:jc w:val="both"/>
      </w:pPr>
      <w:r>
        <w:tab/>
      </w:r>
      <w:r w:rsidR="00C354F3">
        <w:t>Most</w:t>
      </w:r>
      <w:r w:rsidR="001F0CBA">
        <w:t xml:space="preserve"> recent alg</w:t>
      </w:r>
      <w:r w:rsidR="00C354F3">
        <w:t>orithms for predicting fixation</w:t>
      </w:r>
      <w:r w:rsidR="001F0CBA">
        <w:t xml:space="preserve"> </w:t>
      </w:r>
      <w:r w:rsidR="00C354F3">
        <w:t xml:space="preserve">have </w:t>
      </w:r>
      <w:r w:rsidR="001F0CBA">
        <w:t>focus</w:t>
      </w:r>
      <w:r w:rsidR="00C354F3">
        <w:t>ed on bottom-up scene</w:t>
      </w:r>
      <w:r w:rsidR="00D62D36">
        <w:t xml:space="preserve"> salience</w:t>
      </w:r>
      <w:r w:rsidR="00C354F3">
        <w:t xml:space="preserve"> which can be calculated from scene statistics alone. But</w:t>
      </w:r>
      <w:r w:rsidR="001F0CBA">
        <w:t xml:space="preserve"> v</w:t>
      </w:r>
      <w:r w:rsidR="007C1E33">
        <w:t>isual salience alone is</w:t>
      </w:r>
      <w:r w:rsidR="001F0CBA">
        <w:t xml:space="preserve"> inadequate for</w:t>
      </w:r>
      <w:r w:rsidR="007C1E33">
        <w:t xml:space="preserve"> explain</w:t>
      </w:r>
      <w:r w:rsidR="001F0CBA">
        <w:t>ing</w:t>
      </w:r>
      <w:r w:rsidR="007C1E33">
        <w:t xml:space="preserve"> viewing behavior in complex tasks</w:t>
      </w:r>
      <w:r w:rsidR="00FC3645">
        <w:t xml:space="preserve">: </w:t>
      </w:r>
      <w:r w:rsidR="00C354F3">
        <w:t>bottom-up salience alone accounts for only a minority of human fixation behaviors in dynamic tasks like video games</w:t>
      </w:r>
      <w:r w:rsidR="001F0CBA">
        <w:t xml:space="preserve"> </w:t>
      </w:r>
      <w:r w:rsidR="001F0CBA">
        <w:fldChar w:fldCharType="begin"/>
      </w:r>
      <w:r w:rsidR="001F0CBA">
        <w:instrText xml:space="preserve"> ADDIN ZOTERO_ITEM CSL_CITATION {"citationID":"9uifuto3j","properties":{"formattedCitation":"(Borji &amp; Itti, 2013)","plainCitation":"(Borji &amp; Itti, 2013)"},"citationItems":[{"id":176,"uris":["http://zotero.org/users/2176449/items/RRICHDN5"],"uri":["http://zotero.org/users/2176449/items/RRICHDN5"],"itemData":{"id":176,"type":"article-journal","title":"State-of-the-Art in Visual Attention Modeling","container-title":"IEEE Transactions on Pattern Analysis and Machine Intelligence","page":"185-207","volume":"35","issue":"1","source":"CrossRef","DOI":"10.1109/TPAMI.2012.89","ISSN":"0162-8828, 2160-9292","author":[{"family":"Borji","given":"Ali"},{"family":"Itti","given":"Laurent"}],"issued":{"date-parts":[["2013",1]]},"accessed":{"date-parts":[["2015",5,21]]}}}],"schema":"https://github.com/citation-style-language/schema/raw/master/csl-citation.json"} </w:instrText>
      </w:r>
      <w:r w:rsidR="001F0CBA">
        <w:fldChar w:fldCharType="separate"/>
      </w:r>
      <w:r w:rsidR="001F0CBA" w:rsidRPr="001F0CBA">
        <w:rPr>
          <w:rFonts w:ascii="Calibri" w:hAnsi="Calibri"/>
        </w:rPr>
        <w:t>(Borji &amp; Itti, 2013)</w:t>
      </w:r>
      <w:r w:rsidR="001F0CBA">
        <w:fldChar w:fldCharType="end"/>
      </w:r>
      <w:r w:rsidR="007C1E33">
        <w:t xml:space="preserve">. </w:t>
      </w:r>
      <w:r w:rsidR="00C354F3">
        <w:t>To understand why this is the case we can consider a stereotypical human task. I</w:t>
      </w:r>
      <w:r w:rsidR="007C1E33">
        <w:t xml:space="preserve">n driving the most salient part of a visual scene may be the background (e.g. driving in Alaska) while the most task-relevant region may be the road. This is also true in artificial scenes such as games, where distracting motion and background visuals may have very high salience while being largely task-irrelevant </w:t>
      </w:r>
      <w:r w:rsidR="007C1E33">
        <w:fldChar w:fldCharType="begin"/>
      </w:r>
      <w:r w:rsidR="007C1E33">
        <w:instrText xml:space="preserve"> ADDIN ZOTERO_ITEM CSL_CITATION {"citationID":"mb6388ttb","properties":{"formattedCitation":"(Borji et al., 2012)","plainCitation":"(Borji et al., 2012)"},"citationItems":[{"id":177,"uris":["http://zotero.org/users/2176449/items/TTIIJXQ2"],"uri":["http://zotero.org/users/2176449/items/TTIIJXQ2"],"itemData":{"id":177,"type":"paper-conference","title":"Probabilistic learning of task-specific visual attention","container-title":"Computer Vision and Pattern Recognition (CVPR), 2012 IEEE Conference on","publisher":"IEEE","page":"470–477","source":"Google Scholar","URL":"http://ieeexplore.ieee.org/xpls/abs_all.jsp?arnumber=6247710","author":[{"family":"Borji","given":"Ali"},{"family":"Sihite","given":"Dicky N."},{"family":"Itti","given":"Laurent"}],"issued":{"date-parts":[["2012"]]},"accessed":{"date-parts":[["2015",5,21]]}}}],"schema":"https://github.com/citation-style-language/schema/raw/master/csl-citation.json"} </w:instrText>
      </w:r>
      <w:r w:rsidR="007C1E33">
        <w:fldChar w:fldCharType="separate"/>
      </w:r>
      <w:r w:rsidR="007C1E33" w:rsidRPr="007C1E33">
        <w:rPr>
          <w:rFonts w:ascii="Calibri" w:hAnsi="Calibri"/>
        </w:rPr>
        <w:t>(Borji et al., 2012)</w:t>
      </w:r>
      <w:r w:rsidR="007C1E33">
        <w:fldChar w:fldCharType="end"/>
      </w:r>
      <w:r w:rsidR="007C1E33">
        <w:t xml:space="preserve">. </w:t>
      </w:r>
      <w:proofErr w:type="spellStart"/>
      <w:r w:rsidR="007C1E33">
        <w:t>Borji</w:t>
      </w:r>
      <w:proofErr w:type="spellEnd"/>
      <w:r w:rsidR="007C1E33">
        <w:t xml:space="preserve"> et al. </w:t>
      </w:r>
      <w:r w:rsidR="00C354F3">
        <w:t xml:space="preserve">introduce top-down attention to their model by taking into account </w:t>
      </w:r>
      <w:r w:rsidR="007C1E33">
        <w:t>prior knowledge</w:t>
      </w:r>
      <w:r w:rsidR="00C354F3">
        <w:t xml:space="preserve"> about each visual task</w:t>
      </w:r>
      <w:r w:rsidR="00FC3645">
        <w:t xml:space="preserve">, including where fixations have occurred previously for difference scene </w:t>
      </w:r>
      <w:proofErr w:type="spellStart"/>
      <w:r w:rsidR="00FC3645">
        <w:t>gists</w:t>
      </w:r>
      <w:proofErr w:type="spellEnd"/>
      <w:r w:rsidR="007C1E33">
        <w:t>. Their approach uses three pieces of abstract knowledge: the global ‘gist’ of the scene</w:t>
      </w:r>
      <w:r w:rsidR="00C354F3">
        <w:t xml:space="preserve"> (in part this is the bottom-up salience, but it also takes </w:t>
      </w:r>
      <w:r w:rsidR="00C354F3">
        <w:lastRenderedPageBreak/>
        <w:t>into account task relevance)</w:t>
      </w:r>
      <w:r w:rsidR="007C1E33">
        <w:t xml:space="preserve">, recent past eye movements, and motor actions. </w:t>
      </w:r>
      <w:r w:rsidR="001F0CBA">
        <w:t xml:space="preserve">Their goal is </w:t>
      </w:r>
      <w:r w:rsidR="007C1E33">
        <w:t>to estimate</w:t>
      </w:r>
      <w:r w:rsidR="00B178B0">
        <w:t xml:space="preserve"> </w:t>
      </w:r>
      <m:oMath>
        <m:r>
          <w:rPr>
            <w:rFonts w:ascii="Cambria Math" w:hAnsi="Cambria Math"/>
          </w:rPr>
          <m:t>P</m:t>
        </m:r>
        <m:d>
          <m:dPr>
            <m:ctrlPr>
              <w:rPr>
                <w:rFonts w:ascii="Cambria Math" w:hAnsi="Cambria Math"/>
                <w:i/>
              </w:rPr>
            </m:ctrlPr>
          </m:dPr>
          <m:e>
            <m:r>
              <w:rPr>
                <w:rFonts w:ascii="Cambria Math" w:hAnsi="Cambria Math"/>
              </w:rPr>
              <m:t>X</m:t>
            </m:r>
          </m:e>
          <m:e>
            <m:r>
              <w:rPr>
                <w:rFonts w:ascii="Cambria Math" w:hAnsi="Cambria Math"/>
              </w:rPr>
              <m:t>Knowledge</m:t>
            </m:r>
          </m:e>
        </m:d>
      </m:oMath>
      <w:r w:rsidR="007C1E33">
        <w:t>, the probability of attending to location X given all known information. Their full formula</w:t>
      </w:r>
      <w:r w:rsidR="00246EF1">
        <w:t xml:space="preserve"> and derivation</w:t>
      </w:r>
      <w:r w:rsidR="007C1E33">
        <w:t xml:space="preserve"> </w:t>
      </w:r>
      <w:r w:rsidR="00246EF1">
        <w:t>are</w:t>
      </w:r>
      <w:r w:rsidR="007C1E33">
        <w:t xml:space="preserve"> explained in more detail in their methods, but it approximates to the following:</w:t>
      </w:r>
    </w:p>
    <w:p w:rsidR="00246EF1" w:rsidRPr="00246EF1" w:rsidRDefault="00246EF1" w:rsidP="00B178B0">
      <w:pPr>
        <w:jc w:val="both"/>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G</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t-1</m:t>
                  </m:r>
                </m:sub>
              </m:sSub>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1:t-1</m:t>
                  </m:r>
                </m:sub>
                <m:sup>
                  <m:r>
                    <w:rPr>
                      <w:rFonts w:ascii="Cambria Math" w:hAnsi="Cambria Math"/>
                    </w:rPr>
                    <m:t>j=1:n</m:t>
                  </m:r>
                </m:sup>
              </m:sSubSup>
            </m:e>
          </m:d>
        </m:oMath>
      </m:oMathPara>
    </w:p>
    <w:p w:rsidR="00935742" w:rsidRDefault="00246EF1" w:rsidP="00B178B0">
      <w:pPr>
        <w:jc w:val="both"/>
      </w:pPr>
      <w:r>
        <w:rPr>
          <w:rFonts w:eastAsiaTheme="minorEastAsia"/>
        </w:rPr>
        <w:t xml:space="preserve">Where X denotes the possible fixation locations as (x, y) coordinates. The priors they implement are: G, the gist of the scene, </w:t>
      </w:r>
      <w:r w:rsidR="00C354F3">
        <w:rPr>
          <w:rFonts w:eastAsiaTheme="minorEastAsia"/>
        </w:rPr>
        <w:t xml:space="preserve">X, </w:t>
      </w:r>
      <w:r>
        <w:rPr>
          <w:rFonts w:eastAsiaTheme="minorEastAsia"/>
        </w:rPr>
        <w:t>the fixations on the previous trials, and the n  actions A performed on each of the previous trials.</w:t>
      </w:r>
      <w:r>
        <w:t xml:space="preserve"> Inverting their formula with Bayes</w:t>
      </w:r>
      <w:r w:rsidR="00B178B0">
        <w:t>’</w:t>
      </w:r>
      <w:r>
        <w:t xml:space="preserve"> rule requires computing</w:t>
      </w:r>
      <w:r w:rsidR="00974898">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oMath>
      <w:r w:rsidR="00974898">
        <w:t>, the</w:t>
      </w:r>
      <w:r w:rsidR="00B178B0">
        <w:t xml:space="preserve"> bidirectional map</w:t>
      </w:r>
      <w:r w:rsidR="00C354F3">
        <w:t>ping of gist and fixation (i.e. given a fixation, what is distribution over scene gist</w:t>
      </w:r>
      <w:r w:rsidR="00B178B0">
        <w:t>)</w:t>
      </w:r>
      <w:r>
        <w:t>,</w:t>
      </w:r>
      <w:r w:rsidR="00974898">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oMath>
      <w:r w:rsidR="00974898">
        <w:t>,</w:t>
      </w:r>
      <w:r w:rsidR="00B178B0">
        <w:t xml:space="preserve"> previous fixations,</w:t>
      </w:r>
      <w:r w:rsidR="00974898">
        <w:t xml:space="preserve"> and </w:t>
      </w:r>
      <m:oMath>
        <m:r>
          <w:rPr>
            <w:rFonts w:ascii="Cambria Math" w:hAnsi="Cambria Math"/>
          </w:rPr>
          <m:t>P</m:t>
        </m:r>
        <m:d>
          <m:dPr>
            <m:ctrlPr>
              <w:rPr>
                <w:rFonts w:ascii="Cambria Math" w:hAnsi="Cambria Math"/>
                <w:i/>
              </w:rPr>
            </m:ctrlPr>
          </m:dPr>
          <m:e>
            <m:sSubSup>
              <m:sSubSupPr>
                <m:ctrlPr>
                  <w:rPr>
                    <w:rFonts w:ascii="Cambria Math" w:hAnsi="Cambria Math"/>
                    <w:i/>
                  </w:rPr>
                </m:ctrlPr>
              </m:sSubSupPr>
              <m:e>
                <m:r>
                  <w:rPr>
                    <w:rFonts w:ascii="Cambria Math" w:hAnsi="Cambria Math"/>
                  </w:rPr>
                  <m:t>A</m:t>
                </m:r>
              </m:e>
              <m:sub>
                <m:r>
                  <w:rPr>
                    <w:rFonts w:ascii="Cambria Math" w:hAnsi="Cambria Math"/>
                  </w:rPr>
                  <m:t>t-1</m:t>
                </m:r>
              </m:sub>
              <m:sup>
                <m:r>
                  <w:rPr>
                    <w:rFonts w:ascii="Cambria Math" w:hAnsi="Cambria Math"/>
                  </w:rPr>
                  <m:t>j=1:n</m:t>
                </m:r>
              </m:sup>
            </m:sSubSup>
          </m:e>
          <m:e>
            <m:sSub>
              <m:sSubPr>
                <m:ctrlPr>
                  <w:rPr>
                    <w:rFonts w:ascii="Cambria Math" w:hAnsi="Cambria Math"/>
                    <w:i/>
                  </w:rPr>
                </m:ctrlPr>
              </m:sSubPr>
              <m:e>
                <m:r>
                  <w:rPr>
                    <w:rFonts w:ascii="Cambria Math" w:hAnsi="Cambria Math"/>
                  </w:rPr>
                  <m:t>X</m:t>
                </m:r>
              </m:e>
              <m:sub>
                <m:r>
                  <w:rPr>
                    <w:rFonts w:ascii="Cambria Math" w:hAnsi="Cambria Math"/>
                  </w:rPr>
                  <m:t>t</m:t>
                </m:r>
              </m:sub>
            </m:sSub>
          </m:e>
        </m:d>
      </m:oMath>
      <w:r w:rsidR="00974898">
        <w:t xml:space="preserve"> or the </w:t>
      </w:r>
      <w:r w:rsidR="00C354F3">
        <w:t>distribution of prior</w:t>
      </w:r>
      <w:r w:rsidR="00974898">
        <w:t xml:space="preserve"> actions</w:t>
      </w:r>
      <w:r w:rsidR="00283CD7">
        <w:t>.</w:t>
      </w:r>
      <w:r w:rsidR="00974898">
        <w:t xml:space="preserve"> </w:t>
      </w:r>
      <w:r w:rsidR="00283CD7">
        <w:t>They compare this probabilistic model with a battery of more simplistic</w:t>
      </w:r>
      <w:r w:rsidR="00B178B0">
        <w:t xml:space="preserve"> visual</w:t>
      </w:r>
      <w:r w:rsidR="00283CD7">
        <w:t xml:space="preserve"> salience models that attempt to take into account the scene gist and </w:t>
      </w:r>
      <w:r w:rsidR="00711D1D">
        <w:t xml:space="preserve">previous </w:t>
      </w:r>
      <w:r w:rsidR="00B178B0">
        <w:t>viewing statistics</w:t>
      </w:r>
      <w:r w:rsidR="00283CD7">
        <w:t>.</w:t>
      </w:r>
      <w:r w:rsidR="00711D1D">
        <w:t xml:space="preserve"> </w:t>
      </w:r>
      <w:r w:rsidR="00283CD7">
        <w:t xml:space="preserve"> They show that their total model outperforms a</w:t>
      </w:r>
      <w:r w:rsidR="00791074">
        <w:t>ll of the other models compared, which only take into account visual salience</w:t>
      </w:r>
      <w:r w:rsidR="003F57E2">
        <w:t>.</w:t>
      </w:r>
      <w:r w:rsidR="00974898">
        <w:t xml:space="preserve"> </w:t>
      </w:r>
      <w:r w:rsidR="0003509A">
        <w:t>Comparing their model predictions to human fixations shows that at</w:t>
      </w:r>
      <w:r w:rsidR="00974898">
        <w:t xml:space="preserve"> a false positive (FP) rate of ~10% their model achieves a true positive (TP) rate of 50-75%</w:t>
      </w:r>
      <w:r w:rsidR="0003509A">
        <w:t xml:space="preserve">, this is a </w:t>
      </w:r>
      <w:r w:rsidR="003B1165">
        <w:t>large (~25%) improvement over prior models</w:t>
      </w:r>
      <w:r w:rsidR="00974898">
        <w:t>.</w:t>
      </w:r>
    </w:p>
    <w:p w:rsidR="00236978" w:rsidRDefault="003F57E2" w:rsidP="00B178B0">
      <w:pPr>
        <w:jc w:val="both"/>
      </w:pPr>
      <w:r>
        <w:tab/>
      </w:r>
      <w:proofErr w:type="spellStart"/>
      <w:r>
        <w:t>Borji</w:t>
      </w:r>
      <w:proofErr w:type="spellEnd"/>
      <w:r>
        <w:t xml:space="preserve"> et al. provide compelling evidence that top-down attention is well modeled as a probabilistic process. Their approach makes a prediction about the most informative region to look at next, given the previous areas looked at, the scene gist, and the overall scene statistics. But their approach stays entirely at the computational level and makes no prediction about what </w:t>
      </w:r>
      <w:r w:rsidR="00711D1D">
        <w:t xml:space="preserve">kinds of </w:t>
      </w:r>
      <w:r>
        <w:t xml:space="preserve">constraints </w:t>
      </w:r>
      <w:r w:rsidR="00711D1D">
        <w:t xml:space="preserve">and requirements </w:t>
      </w:r>
      <w:r>
        <w:t>an actual visual architecture might have. This is fine for computer science applications of attention (e.g. for A.I. in video games that need to emulate human behavior) but is a poor approximation of the visual system for cognitive science. An interesting and fruitful direction to push this research would be in the line outlined by</w:t>
      </w:r>
      <w:r w:rsidR="00E371F8">
        <w:t xml:space="preserve"> Griffiths et al. </w:t>
      </w:r>
      <w:r>
        <w:t xml:space="preserve"> </w:t>
      </w:r>
      <w:r>
        <w:fldChar w:fldCharType="begin"/>
      </w:r>
      <w:r>
        <w:instrText xml:space="preserve"> ADDIN ZOTERO_ITEM CSL_CITATION {"citationID":"v7h69c4ns","properties":{"formattedCitation":"(Griffiths, Lieder, &amp; Goodman, 2015)","plainCitation":"(Griffiths, Lieder, &amp; Goodman, 2015)"},"citationItems":[{"id":180,"uris":["http://zotero.org/users/2176449/items/ZV6M5P49"],"uri":["http://zotero.org/users/2176449/items/ZV6M5P49"],"itemData":{"id":180,"type":"article-journal","title":"Rational Use of Cognitive Resources: Levels of Analysis Between the Computational and the Algorithmic","container-title":"Topics in Cognitive Science","page":"217-229","volume":"7","issue":"2","source":"CrossRef","DOI":"10.1111/tops.12142","ISSN":"17568757","shortTitle":"Rational Use of Cognitive Resources","language":"en","author":[{"family":"Griffiths","given":"Thomas L."},{"family":"Lieder","given":"Falk"},{"family":"Goodman","given":"Noah D."}],"issued":{"date-parts":[["2015",4]]},"accessed":{"date-parts":[["2015",5,22]]}}}],"schema":"https://github.com/citation-style-language/schema/raw/master/csl-citation.json"} </w:instrText>
      </w:r>
      <w:r>
        <w:fldChar w:fldCharType="separate"/>
      </w:r>
      <w:r w:rsidRPr="003F57E2">
        <w:rPr>
          <w:rFonts w:ascii="Calibri" w:hAnsi="Calibri"/>
        </w:rPr>
        <w:t>(Griffiths, Lieder, &amp; Goodman, 2015)</w:t>
      </w:r>
      <w:r>
        <w:fldChar w:fldCharType="end"/>
      </w:r>
      <w:r>
        <w:t xml:space="preserve">. </w:t>
      </w:r>
      <w:r w:rsidR="00305B04">
        <w:t xml:space="preserve">In essence, constraining the algorithms that are allowed to be implemented by these models according to increasingly rigorous constraints imposed by </w:t>
      </w:r>
      <w:r w:rsidR="00753C11">
        <w:t xml:space="preserve">known constraints </w:t>
      </w:r>
      <w:r w:rsidR="003230B2">
        <w:t>in</w:t>
      </w:r>
      <w:r w:rsidR="00753C11">
        <w:t xml:space="preserve"> the brain</w:t>
      </w:r>
      <w:r w:rsidR="00305B04">
        <w:t xml:space="preserve">. We might wonder, for example, about how exactly attentional information should be used. </w:t>
      </w:r>
      <w:proofErr w:type="spellStart"/>
      <w:r w:rsidR="00305B04">
        <w:t>Borji</w:t>
      </w:r>
      <w:proofErr w:type="spellEnd"/>
      <w:r w:rsidR="00305B04">
        <w:t xml:space="preserve"> et al.’s model matche</w:t>
      </w:r>
      <w:r w:rsidR="00525152">
        <w:t>s only ~65% TP at a 10% FP rate—a</w:t>
      </w:r>
      <w:r w:rsidR="00305B04">
        <w:t xml:space="preserve">re the other 35% of fixations occurring in other areas because the human brain </w:t>
      </w:r>
      <w:r w:rsidR="009B2BF0">
        <w:t>doesn’t</w:t>
      </w:r>
      <w:r w:rsidR="00236978">
        <w:t xml:space="preserve"> continuously</w:t>
      </w:r>
      <w:r w:rsidR="00305B04">
        <w:t xml:space="preserve"> deploy overt fixations? This is a plausible expla</w:t>
      </w:r>
      <w:r w:rsidR="007271B5">
        <w:t>nation:</w:t>
      </w:r>
      <w:r w:rsidR="00305B04">
        <w:t xml:space="preserve"> we might imagine that</w:t>
      </w:r>
      <w:r w:rsidR="00236978">
        <w:t xml:space="preserve"> fixations come at some cost, both in terms of actual physical cost but also the opportunity cost of losing visual acuity in regions that aren’t fixated. The visual system may have evolved covert attention as a solution to this. In the </w:t>
      </w:r>
      <w:proofErr w:type="spellStart"/>
      <w:r w:rsidR="00236978">
        <w:t>Borji</w:t>
      </w:r>
      <w:proofErr w:type="spellEnd"/>
      <w:r w:rsidR="00236978">
        <w:t xml:space="preserve"> et al.</w:t>
      </w:r>
      <w:r w:rsidR="00305B04">
        <w:t xml:space="preserve"> model</w:t>
      </w:r>
      <w:r w:rsidR="00236978">
        <w:t xml:space="preserve"> fixations tend not to occur twice in</w:t>
      </w:r>
      <w:r w:rsidR="00305B04">
        <w:t xml:space="preserve"> the same region</w:t>
      </w:r>
      <w:r w:rsidR="00236978">
        <w:t xml:space="preserve"> because of their</w:t>
      </w:r>
      <w:r w:rsidR="007271B5">
        <w:t xml:space="preserve"> strong</w:t>
      </w:r>
      <w:r w:rsidR="00236978">
        <w:t xml:space="preserve"> fixation prior. Their model predicts that </w:t>
      </w:r>
      <w:r w:rsidR="00305B04">
        <w:t>observer</w:t>
      </w:r>
      <w:r w:rsidR="00236978">
        <w:t>s should</w:t>
      </w:r>
      <w:r w:rsidR="00305B04">
        <w:t xml:space="preserve"> change fixations quickly</w:t>
      </w:r>
      <w:r w:rsidR="00B178B0">
        <w:t xml:space="preserve"> to scan all of the currently salient regions of the visual field</w:t>
      </w:r>
      <w:r w:rsidR="00305B04">
        <w:t xml:space="preserve">. But </w:t>
      </w:r>
      <w:r w:rsidR="00B178B0">
        <w:t xml:space="preserve">there are </w:t>
      </w:r>
      <w:r w:rsidR="00236978">
        <w:t>many</w:t>
      </w:r>
      <w:r w:rsidR="00B178B0">
        <w:t xml:space="preserve"> situations where human observers violate this strategy. W</w:t>
      </w:r>
      <w:r w:rsidR="00305B04">
        <w:t xml:space="preserve">hile driving we often fixate directly ahead, using covert attention to scan for potential dangers in our peripheral vision. </w:t>
      </w:r>
      <w:r w:rsidR="00236978">
        <w:t xml:space="preserve">We use short </w:t>
      </w:r>
      <w:r w:rsidR="00305B04">
        <w:t>saccade</w:t>
      </w:r>
      <w:r w:rsidR="00236978">
        <w:t>s</w:t>
      </w:r>
      <w:r w:rsidR="00305B04">
        <w:t xml:space="preserve"> to</w:t>
      </w:r>
      <w:r w:rsidR="00236978">
        <w:t xml:space="preserve"> confirm noisy evidence from covert attention</w:t>
      </w:r>
      <w:r w:rsidR="00305B04">
        <w:t>—did we really see a deer, or just the reflecti</w:t>
      </w:r>
      <w:r w:rsidR="00236978">
        <w:t>on of our headlights on a sign?</w:t>
      </w:r>
      <w:r w:rsidR="001273A7">
        <w:t xml:space="preserve"> </w:t>
      </w:r>
    </w:p>
    <w:p w:rsidR="003F57E2" w:rsidRDefault="00B178B0" w:rsidP="00236978">
      <w:pPr>
        <w:ind w:firstLine="720"/>
        <w:jc w:val="both"/>
      </w:pPr>
      <w:r>
        <w:t xml:space="preserve">The model outlined by </w:t>
      </w:r>
      <w:proofErr w:type="spellStart"/>
      <w:r>
        <w:t>Borji</w:t>
      </w:r>
      <w:proofErr w:type="spellEnd"/>
      <w:r>
        <w:t xml:space="preserve"> et al. could be extended to </w:t>
      </w:r>
      <w:r w:rsidR="009003E2">
        <w:t>model covert attention</w:t>
      </w:r>
      <w:r w:rsidR="00305B04">
        <w:t xml:space="preserve">. They use a threshold method to </w:t>
      </w:r>
      <w:r w:rsidR="00236978">
        <w:t>find the current maximum location at which to fixate. B</w:t>
      </w:r>
      <w:r w:rsidR="00305B04">
        <w:t xml:space="preserve">ut in ambiguous situations where two or more locations demand attention </w:t>
      </w:r>
      <w:r w:rsidR="009003E2">
        <w:t>t</w:t>
      </w:r>
      <w:r w:rsidR="00305B04">
        <w:t xml:space="preserve">hey could allow for fixation to remain fixed while </w:t>
      </w:r>
      <w:r w:rsidR="00305B04">
        <w:lastRenderedPageBreak/>
        <w:t>covert attention is deployed</w:t>
      </w:r>
      <w:r w:rsidR="00236978">
        <w:t>.</w:t>
      </w:r>
      <w:r w:rsidR="009003E2">
        <w:t xml:space="preserve"> </w:t>
      </w:r>
      <w:r w:rsidR="00236978">
        <w:t xml:space="preserve">Again this is a logical solution to ambiguity when </w:t>
      </w:r>
      <w:r w:rsidR="00CF2558">
        <w:t xml:space="preserve">a saccade to an un-informative location can be a dangerous error. Adding covert attention </w:t>
      </w:r>
      <w:r w:rsidR="00CF16CE">
        <w:t xml:space="preserve">to </w:t>
      </w:r>
      <w:proofErr w:type="spellStart"/>
      <w:r w:rsidR="00CF16CE">
        <w:t>Borji</w:t>
      </w:r>
      <w:proofErr w:type="spellEnd"/>
      <w:r w:rsidR="001273A7">
        <w:t xml:space="preserve"> et al.’s model would require an </w:t>
      </w:r>
      <w:r w:rsidR="00CF16CE">
        <w:t>additional</w:t>
      </w:r>
      <w:r w:rsidR="001273A7">
        <w:t xml:space="preserve"> covert attention prior to be calculated. Covert attention would also need to be tracked</w:t>
      </w:r>
      <w:r w:rsidR="00981252">
        <w:t xml:space="preserve"> as a second map of information, similar to their existing fixation map. </w:t>
      </w:r>
      <w:r w:rsidR="00807AA0">
        <w:t xml:space="preserve">To test this more complex model would require having some knowledge of how humans deploy covert attention, requiring a measurement that might correlate with covert attention. There’s some evidence that </w:t>
      </w:r>
      <w:proofErr w:type="spellStart"/>
      <w:r w:rsidR="00807AA0">
        <w:t>microsaccades</w:t>
      </w:r>
      <w:proofErr w:type="spellEnd"/>
      <w:r w:rsidR="00807AA0">
        <w:t xml:space="preserve"> might be a useful way to measure </w:t>
      </w:r>
      <w:r w:rsidR="00807AA0">
        <w:rPr>
          <w:rFonts w:ascii="Calibri" w:hAnsi="Calibri"/>
        </w:rPr>
        <w:t xml:space="preserve">this </w:t>
      </w:r>
      <w:r w:rsidR="00807AA0">
        <w:rPr>
          <w:rFonts w:ascii="Calibri" w:hAnsi="Calibri"/>
        </w:rPr>
        <w:fldChar w:fldCharType="begin"/>
      </w:r>
      <w:r w:rsidR="00807AA0">
        <w:rPr>
          <w:rFonts w:ascii="Calibri" w:hAnsi="Calibri"/>
        </w:rPr>
        <w:instrText xml:space="preserve"> ADDIN ZOTERO_ITEM CSL_CITATION {"citationID":"rk8echqid","properties":{"formattedCitation":"(Hafed &amp; Clark, 2002)","plainCitation":"(Hafed &amp; Clark, 2002)"},"citationItems":[{"id":154,"uris":["http://zotero.org/users/2176449/items/MV4H5GFP"],"uri":["http://zotero.org/users/2176449/items/MV4H5GFP"],"itemData":{"id":154,"type":"article-journal","title":"Microsaccades as an overt measure of covert attention shifts","container-title":"Vision research","page":"2533–2545","volume":"42","issue":"22","source":"Google Scholar","author":[{"family":"Hafed","given":"Ziad M."},{"family":"Clark","given":"James J."}],"issued":{"date-parts":[["2002"]]},"accessed":{"date-parts":[["2015",5,24]]}}}],"schema":"https://github.com/citation-style-language/schema/raw/master/csl-citation.json"} </w:instrText>
      </w:r>
      <w:r w:rsidR="00807AA0">
        <w:rPr>
          <w:rFonts w:ascii="Calibri" w:hAnsi="Calibri"/>
        </w:rPr>
        <w:fldChar w:fldCharType="separate"/>
      </w:r>
      <w:r w:rsidR="00807AA0" w:rsidRPr="00807AA0">
        <w:rPr>
          <w:rFonts w:ascii="Calibri" w:hAnsi="Calibri"/>
        </w:rPr>
        <w:t>(</w:t>
      </w:r>
      <w:proofErr w:type="spellStart"/>
      <w:r w:rsidR="00807AA0" w:rsidRPr="00807AA0">
        <w:rPr>
          <w:rFonts w:ascii="Calibri" w:hAnsi="Calibri"/>
        </w:rPr>
        <w:t>Hafed</w:t>
      </w:r>
      <w:proofErr w:type="spellEnd"/>
      <w:r w:rsidR="00807AA0" w:rsidRPr="00807AA0">
        <w:rPr>
          <w:rFonts w:ascii="Calibri" w:hAnsi="Calibri"/>
        </w:rPr>
        <w:t xml:space="preserve"> &amp; Clark, 2002)</w:t>
      </w:r>
      <w:r w:rsidR="00807AA0">
        <w:rPr>
          <w:rFonts w:ascii="Calibri" w:hAnsi="Calibri"/>
        </w:rPr>
        <w:fldChar w:fldCharType="end"/>
      </w:r>
      <w:r w:rsidR="00154502">
        <w:rPr>
          <w:rFonts w:ascii="Calibri" w:hAnsi="Calibri"/>
        </w:rPr>
        <w:t xml:space="preserve">, and this is conveniently a measure that exists in the data that </w:t>
      </w:r>
      <w:proofErr w:type="spellStart"/>
      <w:r w:rsidR="00154502">
        <w:rPr>
          <w:rFonts w:ascii="Calibri" w:hAnsi="Calibri"/>
        </w:rPr>
        <w:t>Borji</w:t>
      </w:r>
      <w:proofErr w:type="spellEnd"/>
      <w:r w:rsidR="00154502">
        <w:rPr>
          <w:rFonts w:ascii="Calibri" w:hAnsi="Calibri"/>
        </w:rPr>
        <w:t xml:space="preserve"> et al. already collected.</w:t>
      </w:r>
    </w:p>
    <w:p w:rsidR="00246EF1" w:rsidRDefault="00525152" w:rsidP="00B178B0">
      <w:pPr>
        <w:jc w:val="both"/>
      </w:pPr>
      <w:r>
        <w:tab/>
      </w:r>
      <w:r w:rsidR="00D06D5B">
        <w:t xml:space="preserve">As models of visual cortex have leveraged increasing computing power it has become difficult to understand their inner workings. There has been remarkable success using convolutional neural networks in object recognition, but we know relatively little about the inner workings of these models </w:t>
      </w:r>
      <w:r w:rsidR="00D06D5B">
        <w:fldChar w:fldCharType="begin"/>
      </w:r>
      <w:r w:rsidR="00D06D5B">
        <w:instrText xml:space="preserve"> ADDIN ZOTERO_ITEM CSL_CITATION {"citationID":"26dokqb96c","properties":{"formattedCitation":"(Yamins et al., 2014)","plainCitation":"(Yamins et al., 2014)"},"citationItems":[{"id":189,"uris":["http://zotero.org/users/2176449/items/QH47VMDW"],"uri":["http://zotero.org/users/2176449/items/QH47VMDW"],"itemData":{"id":189,"type":"article-journal","title":"Performance-optimized hierarchical models predict neural responses in higher visual cortex","container-title":"Proceedings of the National Academy of Sciences","page":"8619–8624","volume":"111","issue":"23","source":"Google Scholar","author":[{"family":"Yamins","given":"Daniel LK"},{"family":"Hong","given":"Ha"},{"family":"Cadieu","given":"Charles F."},{"family":"Solomon","given":"Ethan A."},{"family":"Seibert","given":"Darren"},{"family":"DiCarlo","given":"James J."}],"issued":{"date-parts":[["2014"]]},"accessed":{"date-parts":[["2015",5,23]]}}}],"schema":"https://github.com/citation-style-language/schema/raw/master/csl-citation.json"} </w:instrText>
      </w:r>
      <w:r w:rsidR="00D06D5B">
        <w:fldChar w:fldCharType="separate"/>
      </w:r>
      <w:r w:rsidR="00D06D5B" w:rsidRPr="00D06D5B">
        <w:rPr>
          <w:rFonts w:ascii="Calibri" w:hAnsi="Calibri"/>
        </w:rPr>
        <w:t>(Yamins et al., 2014)</w:t>
      </w:r>
      <w:r w:rsidR="00D06D5B">
        <w:fldChar w:fldCharType="end"/>
      </w:r>
      <w:r w:rsidR="00D06D5B">
        <w:t>. As an alternative to building complicated algorithmic models of cortex we can look to appro</w:t>
      </w:r>
      <w:r w:rsidR="00184339">
        <w:t xml:space="preserve">aches like that of </w:t>
      </w:r>
      <w:proofErr w:type="spellStart"/>
      <w:r w:rsidR="00184339">
        <w:t>Borji</w:t>
      </w:r>
      <w:proofErr w:type="spellEnd"/>
      <w:r w:rsidR="00184339">
        <w:t xml:space="preserve"> et al.</w:t>
      </w:r>
      <w:r w:rsidR="00D06D5B">
        <w:t xml:space="preserve">: constructing intuitive computational models that might be extended, using logical biological constraints, down to the algorithmic level.  </w:t>
      </w:r>
      <w:proofErr w:type="spellStart"/>
      <w:r>
        <w:t>Borji</w:t>
      </w:r>
      <w:proofErr w:type="spellEnd"/>
      <w:r>
        <w:t xml:space="preserve"> </w:t>
      </w:r>
      <w:r w:rsidR="00981252">
        <w:t>et al. make the</w:t>
      </w:r>
      <w:r>
        <w:t xml:space="preserve"> compelling argument that </w:t>
      </w:r>
      <w:r w:rsidR="00981252">
        <w:t>fixations are</w:t>
      </w:r>
      <w:r>
        <w:t xml:space="preserve"> deployed as part of a </w:t>
      </w:r>
      <w:r w:rsidR="00981252">
        <w:t xml:space="preserve">generative </w:t>
      </w:r>
      <w:r>
        <w:t xml:space="preserve">probabilistic model that takes into account task demands and previous actions </w:t>
      </w:r>
      <w:r>
        <w:fldChar w:fldCharType="begin"/>
      </w:r>
      <w:r>
        <w:instrText xml:space="preserve"> ADDIN ZOTERO_ITEM CSL_CITATION {"citationID":"19fd7b8r3a","properties":{"formattedCitation":"(Borji et al., 2012)","plainCitation":"(Borji et al., 2012)"},"citationItems":[{"id":177,"uris":["http://zotero.org/users/2176449/items/TTIIJXQ2"],"uri":["http://zotero.org/users/2176449/items/TTIIJXQ2"],"itemData":{"id":177,"type":"paper-conference","title":"Probabilistic learning of task-specific visual attention","container-title":"Computer Vision and Pattern Recognition (CVPR), 2012 IEEE Conference on","publisher":"IEEE","page":"470–477","source":"Google Scholar","URL":"http://ieeexplore.ieee.org/xpls/abs_all.jsp?arnumber=6247710","author":[{"family":"Borji","given":"Ali"},{"family":"Sihite","given":"Dicky N."},{"family":"Itti","given":"Laurent"}],"issued":{"date-parts":[["2012"]]},"accessed":{"date-parts":[["2015",5,21]]}}}],"schema":"https://github.com/citation-style-language/schema/raw/master/csl-citation.json"} </w:instrText>
      </w:r>
      <w:r>
        <w:fldChar w:fldCharType="separate"/>
      </w:r>
      <w:r w:rsidRPr="00525152">
        <w:rPr>
          <w:rFonts w:ascii="Calibri" w:hAnsi="Calibri"/>
        </w:rPr>
        <w:t>(Borji et al., 2012)</w:t>
      </w:r>
      <w:r>
        <w:fldChar w:fldCharType="end"/>
      </w:r>
      <w:r>
        <w:t xml:space="preserve">. The next logical step beyond their approach is to </w:t>
      </w:r>
      <w:r w:rsidR="00D06D5B">
        <w:t>introduce additional biological constraints—such as the direct and indirect costs of saccadic eye movements</w:t>
      </w:r>
      <w:r>
        <w:t xml:space="preserve">. </w:t>
      </w:r>
      <w:r w:rsidR="00D06D5B">
        <w:t>P</w:t>
      </w:r>
      <w:r w:rsidR="00981252">
        <w:t>robabilistic models provide a compelling</w:t>
      </w:r>
      <w:r w:rsidR="00D06D5B">
        <w:t xml:space="preserve"> and understandable</w:t>
      </w:r>
      <w:r w:rsidR="00981252">
        <w:t xml:space="preserve"> advance in </w:t>
      </w:r>
      <w:r w:rsidR="00D06D5B">
        <w:t>our knowledge of</w:t>
      </w:r>
      <w:r w:rsidR="00981252">
        <w:t xml:space="preserve"> how and why attention is deployed. Building in biological constraints to </w:t>
      </w:r>
      <w:r w:rsidR="004919A5">
        <w:t xml:space="preserve">these understandable models suggests a roadmap to algorithmic models that are interpretable and make testable predictions. </w:t>
      </w:r>
    </w:p>
    <w:p w:rsidR="00305B04" w:rsidRDefault="00305B04" w:rsidP="00B178B0">
      <w:pPr>
        <w:jc w:val="both"/>
      </w:pPr>
      <w:r>
        <w:tab/>
      </w:r>
    </w:p>
    <w:p w:rsidR="00935742" w:rsidRDefault="00935742" w:rsidP="00B178B0">
      <w:pPr>
        <w:jc w:val="both"/>
      </w:pPr>
      <w:r>
        <w:rPr>
          <w:b/>
        </w:rPr>
        <w:t>References</w:t>
      </w:r>
      <w:bookmarkStart w:id="0" w:name="_GoBack"/>
      <w:bookmarkEnd w:id="0"/>
    </w:p>
    <w:p w:rsidR="00935742" w:rsidRDefault="00935742" w:rsidP="00B178B0">
      <w:pPr>
        <w:jc w:val="both"/>
      </w:pPr>
    </w:p>
    <w:p w:rsidR="00807AA0" w:rsidRPr="00807AA0" w:rsidRDefault="00935742" w:rsidP="00807AA0">
      <w:pPr>
        <w:pStyle w:val="Bibliography"/>
        <w:rPr>
          <w:rFonts w:ascii="Calibri" w:hAnsi="Calibri"/>
        </w:rPr>
      </w:pPr>
      <w:r>
        <w:fldChar w:fldCharType="begin"/>
      </w:r>
      <w:r w:rsidR="00807AA0">
        <w:instrText xml:space="preserve"> ADDIN ZOTERO_BIBL {"custom":[]} CSL_BIBLIOGRAPHY </w:instrText>
      </w:r>
      <w:r>
        <w:fldChar w:fldCharType="separate"/>
      </w:r>
      <w:proofErr w:type="spellStart"/>
      <w:r w:rsidR="00807AA0" w:rsidRPr="00807AA0">
        <w:rPr>
          <w:rFonts w:ascii="Calibri" w:hAnsi="Calibri"/>
        </w:rPr>
        <w:t>Borji</w:t>
      </w:r>
      <w:proofErr w:type="spellEnd"/>
      <w:r w:rsidR="00807AA0" w:rsidRPr="00807AA0">
        <w:rPr>
          <w:rFonts w:ascii="Calibri" w:hAnsi="Calibri"/>
        </w:rPr>
        <w:t xml:space="preserve">, A., &amp; </w:t>
      </w:r>
      <w:proofErr w:type="spellStart"/>
      <w:r w:rsidR="00807AA0" w:rsidRPr="00807AA0">
        <w:rPr>
          <w:rFonts w:ascii="Calibri" w:hAnsi="Calibri"/>
        </w:rPr>
        <w:t>Itti</w:t>
      </w:r>
      <w:proofErr w:type="spellEnd"/>
      <w:r w:rsidR="00807AA0" w:rsidRPr="00807AA0">
        <w:rPr>
          <w:rFonts w:ascii="Calibri" w:hAnsi="Calibri"/>
        </w:rPr>
        <w:t xml:space="preserve">, L. (2013). State-of-the-Art in Visual Attention Modeling. </w:t>
      </w:r>
      <w:r w:rsidR="00807AA0" w:rsidRPr="00807AA0">
        <w:rPr>
          <w:rFonts w:ascii="Calibri" w:hAnsi="Calibri"/>
          <w:i/>
          <w:iCs/>
        </w:rPr>
        <w:t>IEEE Transactions on Pattern Analysis and Machine Intelligence</w:t>
      </w:r>
      <w:r w:rsidR="00807AA0" w:rsidRPr="00807AA0">
        <w:rPr>
          <w:rFonts w:ascii="Calibri" w:hAnsi="Calibri"/>
        </w:rPr>
        <w:t xml:space="preserve">, </w:t>
      </w:r>
      <w:r w:rsidR="00807AA0" w:rsidRPr="00807AA0">
        <w:rPr>
          <w:rFonts w:ascii="Calibri" w:hAnsi="Calibri"/>
          <w:i/>
          <w:iCs/>
        </w:rPr>
        <w:t>35</w:t>
      </w:r>
      <w:r w:rsidR="00807AA0" w:rsidRPr="00807AA0">
        <w:rPr>
          <w:rFonts w:ascii="Calibri" w:hAnsi="Calibri"/>
        </w:rPr>
        <w:t>(1), 185–207. http://doi.org/10.1109/TPAMI.2012.89</w:t>
      </w:r>
    </w:p>
    <w:p w:rsidR="00807AA0" w:rsidRPr="00807AA0" w:rsidRDefault="00807AA0" w:rsidP="00807AA0">
      <w:pPr>
        <w:pStyle w:val="Bibliography"/>
        <w:rPr>
          <w:rFonts w:ascii="Calibri" w:hAnsi="Calibri"/>
        </w:rPr>
      </w:pPr>
      <w:proofErr w:type="spellStart"/>
      <w:r w:rsidRPr="00807AA0">
        <w:rPr>
          <w:rFonts w:ascii="Calibri" w:hAnsi="Calibri"/>
        </w:rPr>
        <w:t>Borji</w:t>
      </w:r>
      <w:proofErr w:type="spellEnd"/>
      <w:r w:rsidRPr="00807AA0">
        <w:rPr>
          <w:rFonts w:ascii="Calibri" w:hAnsi="Calibri"/>
        </w:rPr>
        <w:t xml:space="preserve">, A., </w:t>
      </w:r>
      <w:proofErr w:type="spellStart"/>
      <w:r w:rsidRPr="00807AA0">
        <w:rPr>
          <w:rFonts w:ascii="Calibri" w:hAnsi="Calibri"/>
        </w:rPr>
        <w:t>Sihite</w:t>
      </w:r>
      <w:proofErr w:type="spellEnd"/>
      <w:r w:rsidRPr="00807AA0">
        <w:rPr>
          <w:rFonts w:ascii="Calibri" w:hAnsi="Calibri"/>
        </w:rPr>
        <w:t xml:space="preserve">, D. N., &amp; </w:t>
      </w:r>
      <w:proofErr w:type="spellStart"/>
      <w:r w:rsidRPr="00807AA0">
        <w:rPr>
          <w:rFonts w:ascii="Calibri" w:hAnsi="Calibri"/>
        </w:rPr>
        <w:t>Itti</w:t>
      </w:r>
      <w:proofErr w:type="spellEnd"/>
      <w:r w:rsidRPr="00807AA0">
        <w:rPr>
          <w:rFonts w:ascii="Calibri" w:hAnsi="Calibri"/>
        </w:rPr>
        <w:t xml:space="preserve">, L. (2012). Probabilistic learning of task-specific visual attention. In </w:t>
      </w:r>
      <w:r w:rsidRPr="00807AA0">
        <w:rPr>
          <w:rFonts w:ascii="Calibri" w:hAnsi="Calibri"/>
          <w:i/>
          <w:iCs/>
        </w:rPr>
        <w:t>Computer Vision and Pattern Recognition (CVPR), 2012 IEEE Conference on</w:t>
      </w:r>
      <w:r w:rsidRPr="00807AA0">
        <w:rPr>
          <w:rFonts w:ascii="Calibri" w:hAnsi="Calibri"/>
        </w:rPr>
        <w:t xml:space="preserve"> (pp. 470–477). IEEE. Retrieved from http://ieeexplore.ieee.org/xpls/abs_all.jsp?arnumber=6247710</w:t>
      </w:r>
    </w:p>
    <w:p w:rsidR="00807AA0" w:rsidRPr="00807AA0" w:rsidRDefault="00807AA0" w:rsidP="00807AA0">
      <w:pPr>
        <w:pStyle w:val="Bibliography"/>
        <w:rPr>
          <w:rFonts w:ascii="Calibri" w:hAnsi="Calibri"/>
        </w:rPr>
      </w:pPr>
      <w:r w:rsidRPr="00807AA0">
        <w:rPr>
          <w:rFonts w:ascii="Calibri" w:hAnsi="Calibri"/>
        </w:rPr>
        <w:t xml:space="preserve">Griffiths, T. L., Lieder, F., &amp; Goodman, N. D. (2015). Rational Use of Cognitive Resources: Levels of Analysis Between the Computational and the Algorithmic. </w:t>
      </w:r>
      <w:r w:rsidRPr="00807AA0">
        <w:rPr>
          <w:rFonts w:ascii="Calibri" w:hAnsi="Calibri"/>
          <w:i/>
          <w:iCs/>
        </w:rPr>
        <w:t>Topics in Cognitive Science</w:t>
      </w:r>
      <w:r w:rsidRPr="00807AA0">
        <w:rPr>
          <w:rFonts w:ascii="Calibri" w:hAnsi="Calibri"/>
        </w:rPr>
        <w:t xml:space="preserve">, </w:t>
      </w:r>
      <w:r w:rsidRPr="00807AA0">
        <w:rPr>
          <w:rFonts w:ascii="Calibri" w:hAnsi="Calibri"/>
          <w:i/>
          <w:iCs/>
        </w:rPr>
        <w:t>7</w:t>
      </w:r>
      <w:r w:rsidRPr="00807AA0">
        <w:rPr>
          <w:rFonts w:ascii="Calibri" w:hAnsi="Calibri"/>
        </w:rPr>
        <w:t>(2), 217–229. http://doi.org/10.1111/tops.12142</w:t>
      </w:r>
    </w:p>
    <w:p w:rsidR="00807AA0" w:rsidRPr="00807AA0" w:rsidRDefault="00807AA0" w:rsidP="00807AA0">
      <w:pPr>
        <w:pStyle w:val="Bibliography"/>
        <w:rPr>
          <w:rFonts w:ascii="Calibri" w:hAnsi="Calibri"/>
        </w:rPr>
      </w:pPr>
      <w:proofErr w:type="spellStart"/>
      <w:r w:rsidRPr="00807AA0">
        <w:rPr>
          <w:rFonts w:ascii="Calibri" w:hAnsi="Calibri"/>
        </w:rPr>
        <w:lastRenderedPageBreak/>
        <w:t>Hafed</w:t>
      </w:r>
      <w:proofErr w:type="spellEnd"/>
      <w:r w:rsidRPr="00807AA0">
        <w:rPr>
          <w:rFonts w:ascii="Calibri" w:hAnsi="Calibri"/>
        </w:rPr>
        <w:t xml:space="preserve">, Z. M., &amp; Clark, J. J. (2002). </w:t>
      </w:r>
      <w:proofErr w:type="spellStart"/>
      <w:r w:rsidRPr="00807AA0">
        <w:rPr>
          <w:rFonts w:ascii="Calibri" w:hAnsi="Calibri"/>
        </w:rPr>
        <w:t>Microsaccades</w:t>
      </w:r>
      <w:proofErr w:type="spellEnd"/>
      <w:r w:rsidRPr="00807AA0">
        <w:rPr>
          <w:rFonts w:ascii="Calibri" w:hAnsi="Calibri"/>
        </w:rPr>
        <w:t xml:space="preserve"> as an overt measure of covert attention shifts. </w:t>
      </w:r>
      <w:r w:rsidRPr="00807AA0">
        <w:rPr>
          <w:rFonts w:ascii="Calibri" w:hAnsi="Calibri"/>
          <w:i/>
          <w:iCs/>
        </w:rPr>
        <w:t>Vision Research</w:t>
      </w:r>
      <w:r w:rsidRPr="00807AA0">
        <w:rPr>
          <w:rFonts w:ascii="Calibri" w:hAnsi="Calibri"/>
        </w:rPr>
        <w:t xml:space="preserve">, </w:t>
      </w:r>
      <w:r w:rsidRPr="00807AA0">
        <w:rPr>
          <w:rFonts w:ascii="Calibri" w:hAnsi="Calibri"/>
          <w:i/>
          <w:iCs/>
        </w:rPr>
        <w:t>42</w:t>
      </w:r>
      <w:r w:rsidRPr="00807AA0">
        <w:rPr>
          <w:rFonts w:ascii="Calibri" w:hAnsi="Calibri"/>
        </w:rPr>
        <w:t>(22), 2533–2545.</w:t>
      </w:r>
    </w:p>
    <w:p w:rsidR="00807AA0" w:rsidRPr="00807AA0" w:rsidRDefault="00807AA0" w:rsidP="00807AA0">
      <w:pPr>
        <w:pStyle w:val="Bibliography"/>
        <w:rPr>
          <w:rFonts w:ascii="Calibri" w:hAnsi="Calibri"/>
        </w:rPr>
      </w:pPr>
      <w:r w:rsidRPr="00807AA0">
        <w:rPr>
          <w:rFonts w:ascii="Calibri" w:hAnsi="Calibri"/>
        </w:rPr>
        <w:t xml:space="preserve">Hara, Y., &amp; Gardner, J. L. (2014). Encoding of graded changes in spatial specificity of prior cues in human visual cortex. </w:t>
      </w:r>
      <w:r w:rsidRPr="00807AA0">
        <w:rPr>
          <w:rFonts w:ascii="Calibri" w:hAnsi="Calibri"/>
          <w:i/>
          <w:iCs/>
        </w:rPr>
        <w:t>Journal of Neurophysiology</w:t>
      </w:r>
      <w:r w:rsidRPr="00807AA0">
        <w:rPr>
          <w:rFonts w:ascii="Calibri" w:hAnsi="Calibri"/>
        </w:rPr>
        <w:t>. http://doi.org/10.1152/jn.00729.2013</w:t>
      </w:r>
    </w:p>
    <w:p w:rsidR="00807AA0" w:rsidRPr="00807AA0" w:rsidRDefault="00807AA0" w:rsidP="00807AA0">
      <w:pPr>
        <w:pStyle w:val="Bibliography"/>
        <w:rPr>
          <w:rFonts w:ascii="Calibri" w:hAnsi="Calibri"/>
        </w:rPr>
      </w:pPr>
      <w:r w:rsidRPr="00807AA0">
        <w:rPr>
          <w:rFonts w:ascii="Calibri" w:hAnsi="Calibri"/>
        </w:rPr>
        <w:t xml:space="preserve">Maar, David. (1982). Chapter 1: The Philosophy &amp; Approach. In </w:t>
      </w:r>
      <w:r w:rsidRPr="00807AA0">
        <w:rPr>
          <w:rFonts w:ascii="Calibri" w:hAnsi="Calibri"/>
          <w:i/>
          <w:iCs/>
        </w:rPr>
        <w:t>Vision</w:t>
      </w:r>
      <w:r w:rsidRPr="00807AA0">
        <w:rPr>
          <w:rFonts w:ascii="Calibri" w:hAnsi="Calibri"/>
        </w:rPr>
        <w:t xml:space="preserve"> (pp. 19–29). Cambridge, MA: MIT Press.</w:t>
      </w:r>
    </w:p>
    <w:p w:rsidR="00807AA0" w:rsidRPr="00807AA0" w:rsidRDefault="00807AA0" w:rsidP="00807AA0">
      <w:pPr>
        <w:pStyle w:val="Bibliography"/>
        <w:rPr>
          <w:rFonts w:ascii="Calibri" w:hAnsi="Calibri"/>
        </w:rPr>
      </w:pPr>
      <w:r w:rsidRPr="00807AA0">
        <w:rPr>
          <w:rFonts w:ascii="Calibri" w:hAnsi="Calibri"/>
        </w:rPr>
        <w:t xml:space="preserve">Pessoa, L., </w:t>
      </w:r>
      <w:proofErr w:type="spellStart"/>
      <w:r w:rsidRPr="00807AA0">
        <w:rPr>
          <w:rFonts w:ascii="Calibri" w:hAnsi="Calibri"/>
        </w:rPr>
        <w:t>Kastner</w:t>
      </w:r>
      <w:proofErr w:type="spellEnd"/>
      <w:r w:rsidRPr="00807AA0">
        <w:rPr>
          <w:rFonts w:ascii="Calibri" w:hAnsi="Calibri"/>
        </w:rPr>
        <w:t xml:space="preserve">, S., &amp; </w:t>
      </w:r>
      <w:proofErr w:type="spellStart"/>
      <w:r w:rsidRPr="00807AA0">
        <w:rPr>
          <w:rFonts w:ascii="Calibri" w:hAnsi="Calibri"/>
        </w:rPr>
        <w:t>Ungerleider</w:t>
      </w:r>
      <w:proofErr w:type="spellEnd"/>
      <w:r w:rsidRPr="00807AA0">
        <w:rPr>
          <w:rFonts w:ascii="Calibri" w:hAnsi="Calibri"/>
        </w:rPr>
        <w:t xml:space="preserve">, L. G. (2003). Neuroimaging studies of attention: from modulation of sensory processing to top-down control. </w:t>
      </w:r>
      <w:r w:rsidRPr="00807AA0">
        <w:rPr>
          <w:rFonts w:ascii="Calibri" w:hAnsi="Calibri"/>
          <w:i/>
          <w:iCs/>
        </w:rPr>
        <w:t>The Journal of Neuroscience</w:t>
      </w:r>
      <w:r w:rsidRPr="00807AA0">
        <w:rPr>
          <w:rFonts w:ascii="Calibri" w:hAnsi="Calibri"/>
        </w:rPr>
        <w:t xml:space="preserve">, </w:t>
      </w:r>
      <w:r w:rsidRPr="00807AA0">
        <w:rPr>
          <w:rFonts w:ascii="Calibri" w:hAnsi="Calibri"/>
          <w:i/>
          <w:iCs/>
        </w:rPr>
        <w:t>23</w:t>
      </w:r>
      <w:r w:rsidRPr="00807AA0">
        <w:rPr>
          <w:rFonts w:ascii="Calibri" w:hAnsi="Calibri"/>
        </w:rPr>
        <w:t>(10), 3990–3998.</w:t>
      </w:r>
    </w:p>
    <w:p w:rsidR="00807AA0" w:rsidRPr="00807AA0" w:rsidRDefault="00807AA0" w:rsidP="00807AA0">
      <w:pPr>
        <w:pStyle w:val="Bibliography"/>
        <w:rPr>
          <w:rFonts w:ascii="Calibri" w:hAnsi="Calibri"/>
        </w:rPr>
      </w:pPr>
      <w:proofErr w:type="spellStart"/>
      <w:r w:rsidRPr="00807AA0">
        <w:rPr>
          <w:rFonts w:ascii="Calibri" w:hAnsi="Calibri"/>
        </w:rPr>
        <w:t>Pestilli</w:t>
      </w:r>
      <w:proofErr w:type="spellEnd"/>
      <w:r w:rsidRPr="00807AA0">
        <w:rPr>
          <w:rFonts w:ascii="Calibri" w:hAnsi="Calibri"/>
        </w:rPr>
        <w:t xml:space="preserve">, F., Carrasco, M., </w:t>
      </w:r>
      <w:proofErr w:type="spellStart"/>
      <w:r w:rsidRPr="00807AA0">
        <w:rPr>
          <w:rFonts w:ascii="Calibri" w:hAnsi="Calibri"/>
        </w:rPr>
        <w:t>Heeger</w:t>
      </w:r>
      <w:proofErr w:type="spellEnd"/>
      <w:r w:rsidRPr="00807AA0">
        <w:rPr>
          <w:rFonts w:ascii="Calibri" w:hAnsi="Calibri"/>
        </w:rPr>
        <w:t xml:space="preserve">, D. J., &amp; Gardner, J. L. (2011). Attentional enhancement via selection and pooling of early sensory responses in human visual cortex. </w:t>
      </w:r>
      <w:r w:rsidRPr="00807AA0">
        <w:rPr>
          <w:rFonts w:ascii="Calibri" w:hAnsi="Calibri"/>
          <w:i/>
          <w:iCs/>
        </w:rPr>
        <w:t>Neuron</w:t>
      </w:r>
      <w:r w:rsidRPr="00807AA0">
        <w:rPr>
          <w:rFonts w:ascii="Calibri" w:hAnsi="Calibri"/>
        </w:rPr>
        <w:t xml:space="preserve">, </w:t>
      </w:r>
      <w:r w:rsidRPr="00807AA0">
        <w:rPr>
          <w:rFonts w:ascii="Calibri" w:hAnsi="Calibri"/>
          <w:i/>
          <w:iCs/>
        </w:rPr>
        <w:t>72</w:t>
      </w:r>
      <w:r w:rsidRPr="00807AA0">
        <w:rPr>
          <w:rFonts w:ascii="Calibri" w:hAnsi="Calibri"/>
        </w:rPr>
        <w:t>(5), 832–46. http://doi.org/10.1016/j.neuron.2011.09.025</w:t>
      </w:r>
    </w:p>
    <w:p w:rsidR="00807AA0" w:rsidRPr="00807AA0" w:rsidRDefault="00807AA0" w:rsidP="00807AA0">
      <w:pPr>
        <w:pStyle w:val="Bibliography"/>
        <w:rPr>
          <w:rFonts w:ascii="Calibri" w:hAnsi="Calibri"/>
        </w:rPr>
      </w:pPr>
      <w:proofErr w:type="spellStart"/>
      <w:r w:rsidRPr="00807AA0">
        <w:rPr>
          <w:rFonts w:ascii="Calibri" w:hAnsi="Calibri"/>
        </w:rPr>
        <w:t>Yamins</w:t>
      </w:r>
      <w:proofErr w:type="spellEnd"/>
      <w:r w:rsidRPr="00807AA0">
        <w:rPr>
          <w:rFonts w:ascii="Calibri" w:hAnsi="Calibri"/>
        </w:rPr>
        <w:t xml:space="preserve">, D. L., Hong, H., </w:t>
      </w:r>
      <w:proofErr w:type="spellStart"/>
      <w:r w:rsidRPr="00807AA0">
        <w:rPr>
          <w:rFonts w:ascii="Calibri" w:hAnsi="Calibri"/>
        </w:rPr>
        <w:t>Cadieu</w:t>
      </w:r>
      <w:proofErr w:type="spellEnd"/>
      <w:r w:rsidRPr="00807AA0">
        <w:rPr>
          <w:rFonts w:ascii="Calibri" w:hAnsi="Calibri"/>
        </w:rPr>
        <w:t xml:space="preserve">, C. F., Solomon, E. A., Seibert, D., &amp; </w:t>
      </w:r>
      <w:proofErr w:type="spellStart"/>
      <w:r w:rsidRPr="00807AA0">
        <w:rPr>
          <w:rFonts w:ascii="Calibri" w:hAnsi="Calibri"/>
        </w:rPr>
        <w:t>DiCarlo</w:t>
      </w:r>
      <w:proofErr w:type="spellEnd"/>
      <w:r w:rsidRPr="00807AA0">
        <w:rPr>
          <w:rFonts w:ascii="Calibri" w:hAnsi="Calibri"/>
        </w:rPr>
        <w:t xml:space="preserve">, J. J. (2014). Performance-optimized hierarchical models predict neural responses in higher visual cortex. </w:t>
      </w:r>
      <w:r w:rsidRPr="00807AA0">
        <w:rPr>
          <w:rFonts w:ascii="Calibri" w:hAnsi="Calibri"/>
          <w:i/>
          <w:iCs/>
        </w:rPr>
        <w:t>Proceedings of the National Academy of Sciences</w:t>
      </w:r>
      <w:r w:rsidRPr="00807AA0">
        <w:rPr>
          <w:rFonts w:ascii="Calibri" w:hAnsi="Calibri"/>
        </w:rPr>
        <w:t xml:space="preserve">, </w:t>
      </w:r>
      <w:r w:rsidRPr="00807AA0">
        <w:rPr>
          <w:rFonts w:ascii="Calibri" w:hAnsi="Calibri"/>
          <w:i/>
          <w:iCs/>
        </w:rPr>
        <w:t>111</w:t>
      </w:r>
      <w:r w:rsidRPr="00807AA0">
        <w:rPr>
          <w:rFonts w:ascii="Calibri" w:hAnsi="Calibri"/>
        </w:rPr>
        <w:t>(23), 8619–8624.</w:t>
      </w:r>
    </w:p>
    <w:p w:rsidR="00935742" w:rsidRPr="00935742" w:rsidRDefault="00935742" w:rsidP="00B178B0">
      <w:pPr>
        <w:jc w:val="both"/>
      </w:pPr>
      <w:r>
        <w:fldChar w:fldCharType="end"/>
      </w:r>
    </w:p>
    <w:p w:rsidR="00FC5113" w:rsidRPr="00FC5113" w:rsidRDefault="00FC5113" w:rsidP="00B178B0">
      <w:pPr>
        <w:jc w:val="both"/>
      </w:pPr>
    </w:p>
    <w:sectPr w:rsidR="00FC5113" w:rsidRPr="00FC511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28CC"/>
    <w:rsid w:val="0003509A"/>
    <w:rsid w:val="00050B5F"/>
    <w:rsid w:val="001273A7"/>
    <w:rsid w:val="00140CD0"/>
    <w:rsid w:val="00154502"/>
    <w:rsid w:val="0017702B"/>
    <w:rsid w:val="00184339"/>
    <w:rsid w:val="001F0CBA"/>
    <w:rsid w:val="00236978"/>
    <w:rsid w:val="00246EF1"/>
    <w:rsid w:val="00283CD7"/>
    <w:rsid w:val="002C6C7F"/>
    <w:rsid w:val="002E4031"/>
    <w:rsid w:val="002F09CE"/>
    <w:rsid w:val="00305B04"/>
    <w:rsid w:val="003230B2"/>
    <w:rsid w:val="003553FF"/>
    <w:rsid w:val="003B1165"/>
    <w:rsid w:val="003F57E2"/>
    <w:rsid w:val="00432E34"/>
    <w:rsid w:val="00445127"/>
    <w:rsid w:val="004728CC"/>
    <w:rsid w:val="0048739D"/>
    <w:rsid w:val="004919A5"/>
    <w:rsid w:val="00525152"/>
    <w:rsid w:val="005C65C4"/>
    <w:rsid w:val="00711D1D"/>
    <w:rsid w:val="007271B5"/>
    <w:rsid w:val="00753C11"/>
    <w:rsid w:val="00791074"/>
    <w:rsid w:val="007C1E33"/>
    <w:rsid w:val="00807AA0"/>
    <w:rsid w:val="009003E2"/>
    <w:rsid w:val="0090070B"/>
    <w:rsid w:val="00935742"/>
    <w:rsid w:val="00974898"/>
    <w:rsid w:val="00981252"/>
    <w:rsid w:val="009B2BF0"/>
    <w:rsid w:val="00A5192F"/>
    <w:rsid w:val="00A67D7F"/>
    <w:rsid w:val="00AB142F"/>
    <w:rsid w:val="00B0058D"/>
    <w:rsid w:val="00B12EDF"/>
    <w:rsid w:val="00B166EF"/>
    <w:rsid w:val="00B178B0"/>
    <w:rsid w:val="00C354F3"/>
    <w:rsid w:val="00CB19C5"/>
    <w:rsid w:val="00CF16CE"/>
    <w:rsid w:val="00CF2558"/>
    <w:rsid w:val="00D06D5B"/>
    <w:rsid w:val="00D3402F"/>
    <w:rsid w:val="00D55C90"/>
    <w:rsid w:val="00D62D36"/>
    <w:rsid w:val="00E371F8"/>
    <w:rsid w:val="00EC4C3B"/>
    <w:rsid w:val="00F91B05"/>
    <w:rsid w:val="00FC3645"/>
    <w:rsid w:val="00FC51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35742"/>
    <w:pPr>
      <w:spacing w:after="0" w:line="480" w:lineRule="auto"/>
      <w:ind w:left="720" w:hanging="720"/>
    </w:pPr>
  </w:style>
  <w:style w:type="character" w:styleId="Hyperlink">
    <w:name w:val="Hyperlink"/>
    <w:basedOn w:val="DefaultParagraphFont"/>
    <w:uiPriority w:val="99"/>
    <w:semiHidden/>
    <w:unhideWhenUsed/>
    <w:rsid w:val="003553FF"/>
    <w:rPr>
      <w:color w:val="0000FF"/>
      <w:u w:val="single"/>
    </w:rPr>
  </w:style>
  <w:style w:type="character" w:styleId="PlaceholderText">
    <w:name w:val="Placeholder Text"/>
    <w:basedOn w:val="DefaultParagraphFont"/>
    <w:uiPriority w:val="99"/>
    <w:semiHidden/>
    <w:rsid w:val="00246EF1"/>
    <w:rPr>
      <w:color w:val="808080"/>
    </w:rPr>
  </w:style>
  <w:style w:type="paragraph" w:styleId="BalloonText">
    <w:name w:val="Balloon Text"/>
    <w:basedOn w:val="Normal"/>
    <w:link w:val="BalloonTextChar"/>
    <w:uiPriority w:val="99"/>
    <w:semiHidden/>
    <w:unhideWhenUsed/>
    <w:rsid w:val="00246E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6EF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35742"/>
    <w:pPr>
      <w:spacing w:after="0" w:line="480" w:lineRule="auto"/>
      <w:ind w:left="720" w:hanging="720"/>
    </w:pPr>
  </w:style>
  <w:style w:type="character" w:styleId="Hyperlink">
    <w:name w:val="Hyperlink"/>
    <w:basedOn w:val="DefaultParagraphFont"/>
    <w:uiPriority w:val="99"/>
    <w:semiHidden/>
    <w:unhideWhenUsed/>
    <w:rsid w:val="003553FF"/>
    <w:rPr>
      <w:color w:val="0000FF"/>
      <w:u w:val="single"/>
    </w:rPr>
  </w:style>
  <w:style w:type="character" w:styleId="PlaceholderText">
    <w:name w:val="Placeholder Text"/>
    <w:basedOn w:val="DefaultParagraphFont"/>
    <w:uiPriority w:val="99"/>
    <w:semiHidden/>
    <w:rsid w:val="00246EF1"/>
    <w:rPr>
      <w:color w:val="808080"/>
    </w:rPr>
  </w:style>
  <w:style w:type="paragraph" w:styleId="BalloonText">
    <w:name w:val="Balloon Text"/>
    <w:basedOn w:val="Normal"/>
    <w:link w:val="BalloonTextChar"/>
    <w:uiPriority w:val="99"/>
    <w:semiHidden/>
    <w:unhideWhenUsed/>
    <w:rsid w:val="00246E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6EF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78</TotalTime>
  <Pages>1</Pages>
  <Words>3664</Words>
  <Characters>20886</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B</dc:creator>
  <cp:lastModifiedBy>DB</cp:lastModifiedBy>
  <cp:revision>43</cp:revision>
  <cp:lastPrinted>2015-05-24T21:01:00Z</cp:lastPrinted>
  <dcterms:created xsi:type="dcterms:W3CDTF">2015-05-21T03:49:00Z</dcterms:created>
  <dcterms:modified xsi:type="dcterms:W3CDTF">2015-05-24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b3W6mqpC"/&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